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53C793" w14:textId="77777777" w:rsidR="00DC0B12" w:rsidRDefault="00DC0B12" w:rsidP="00DC0B12">
      <w:pPr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1. </w:t>
      </w:r>
      <w:proofErr w:type="spell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depletion in T cells induces inflammation of the gut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 w:rsidRPr="00C328B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7347AD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b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eletion efficiency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loxed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lleles in thymocytes and splenic T cells showing an immunoblot (</w:t>
      </w:r>
      <w:r w:rsidRPr="007347AD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a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) with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pecific antibodies using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Gapdh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s a loading control or flow cytometry (</w:t>
      </w:r>
      <w:r w:rsidRPr="007347AD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) with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specific antibodies on thymocytes, CD4 and CD8 SP thymocytes, thymic Treg cells as well as splenic CD4</w:t>
      </w:r>
      <w:r w:rsidRPr="007347AD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peripheral CD4</w:t>
      </w:r>
      <w:r w:rsidRPr="007347AD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7347AD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reg cells. </w:t>
      </w:r>
      <w:r w:rsidRPr="007347AD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B94AD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qPCR analysis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the indicated </w:t>
      </w:r>
      <w:r w:rsidRPr="00B94AD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ytokin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gene expression within mRNA prepared from</w:t>
      </w:r>
      <w:r w:rsidRPr="00B94AD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olo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issue.</w:t>
      </w:r>
      <w:r w:rsidRPr="00B94AD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Results are to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Ywhaz</w:t>
      </w:r>
      <w:proofErr w:type="spellEnd"/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expression</w:t>
      </w:r>
      <w:r w:rsidRPr="004F4CE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presented relativ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o </w:t>
      </w:r>
      <w:proofErr w:type="gram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ild-type</w:t>
      </w:r>
      <w:proofErr w:type="gram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A87CE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ata were derived from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FN</w:t>
      </w:r>
      <w:r w:rsidRPr="00600EFD">
        <w:rPr>
          <w:rFonts w:ascii="Symbol" w:eastAsia="MS Mincho" w:hAnsi="Symbol" w:cs="Times New Roman"/>
          <w:color w:val="000000" w:themeColor="text1"/>
          <w:sz w:val="24"/>
          <w:szCs w:val="24"/>
        </w:rPr>
        <w:t>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IL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17a 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production in CD4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s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rom the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lamina propria of the colo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Percen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ges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f 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FN</w:t>
      </w:r>
      <w:r w:rsidRPr="00600EFD">
        <w:rPr>
          <w:rFonts w:ascii="Symbol" w:eastAsia="MS Mincho" w:hAnsi="Symbol" w:cs="Times New Roman"/>
          <w:color w:val="000000" w:themeColor="text1"/>
          <w:sz w:val="24"/>
          <w:szCs w:val="24"/>
        </w:rPr>
        <w:t>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L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17a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re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how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 </w:t>
      </w:r>
      <w:r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56586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f-</w:t>
      </w:r>
      <w:proofErr w:type="spellStart"/>
      <w:r w:rsidRPr="0056586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i</w:t>
      </w:r>
      <w:proofErr w:type="spellEnd"/>
      <w:r w:rsidRPr="00565865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aining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proofErr w:type="spellEnd"/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o detect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D4</w:t>
      </w:r>
      <w:r w:rsidRPr="001F606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D25</w:t>
      </w:r>
      <w:r w:rsidRPr="00FF5D31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1F606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reg cells 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n splee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(</w:t>
      </w:r>
      <w:r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), colon (</w:t>
      </w:r>
      <w:proofErr w:type="spellStart"/>
      <w:r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i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)</w:t>
      </w:r>
      <w:r w:rsidRPr="00071CC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d splenocytes (</w:t>
      </w:r>
      <w:r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g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h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) f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rom </w:t>
      </w:r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Foxp3</w:t>
      </w:r>
      <w:r w:rsidRPr="001C14A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Cr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Foxp3</w:t>
      </w:r>
      <w:r w:rsidRPr="001C14A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Cr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mic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8B3CBD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Numbers adjacent to outlined areas indicate the percentage of cells in each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gate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j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low cytometry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o detect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C74A3">
        <w:rPr>
          <w:rFonts w:ascii="Times New Roman" w:hAnsi="Times New Roman" w:cs="Times New Roman"/>
          <w:color w:val="000000" w:themeColor="text1"/>
          <w:sz w:val="24"/>
          <w:szCs w:val="24"/>
        </w:rPr>
        <w:t>RORγ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Helios</w:t>
      </w:r>
      <w:r w:rsidRPr="005C74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or 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D4</w:t>
      </w:r>
      <w:r w:rsidRPr="00017912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YFP</w:t>
      </w:r>
      <w:r w:rsidRPr="00017912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017912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or YFP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–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017912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in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mLNs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from female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Foxp3</w:t>
      </w:r>
      <w:r w:rsidRPr="001C14A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Cre</w:t>
      </w:r>
      <w:r w:rsidRPr="00452EB7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he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mic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k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FN</w:t>
      </w:r>
      <w:r w:rsidRPr="00600EFD">
        <w:rPr>
          <w:rFonts w:ascii="Symbol" w:eastAsia="MS Mincho" w:hAnsi="Symbol" w:cs="Times New Roman"/>
          <w:color w:val="000000" w:themeColor="text1"/>
          <w:sz w:val="24"/>
          <w:szCs w:val="24"/>
        </w:rPr>
        <w:t>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IL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-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17a 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production in CD4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017912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 in lamina propria of the colo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Percen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ges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f 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FN</w:t>
      </w:r>
      <w:r w:rsidRPr="00600EFD">
        <w:rPr>
          <w:rFonts w:ascii="Symbol" w:eastAsia="MS Mincho" w:hAnsi="Symbol" w:cs="Times New Roman"/>
          <w:color w:val="000000" w:themeColor="text1"/>
          <w:sz w:val="24"/>
          <w:szCs w:val="24"/>
        </w:rPr>
        <w:t>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r I</w:t>
      </w:r>
      <w:r w:rsidRPr="006F1558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L17a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re</w:t>
      </w:r>
      <w:r w:rsidRPr="0062014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how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 the right panel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o four biological replicates.</w:t>
      </w:r>
    </w:p>
    <w:p w14:paraId="381C48F1" w14:textId="77777777" w:rsidR="00DC0B12" w:rsidRDefault="00DC0B12" w:rsidP="00DC0B12">
      <w:pPr>
        <w:widowControl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2706AA" w14:textId="77777777" w:rsidR="00DC0B12" w:rsidRDefault="00DC0B12" w:rsidP="00DC0B12">
      <w:pPr>
        <w:widowControl/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2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Analyzing </w:t>
      </w:r>
      <w:proofErr w:type="spell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effects on thymic Treg cells and intracellular TCR</w:t>
      </w:r>
      <w:r w:rsidRPr="001D1072">
        <w:rPr>
          <w:rFonts w:ascii="Symbol" w:eastAsia="MS Mincho" w:hAnsi="Symbol" w:cs="Times New Roman"/>
          <w:b/>
          <w:color w:val="000000" w:themeColor="text1"/>
          <w:sz w:val="24"/>
          <w:szCs w:val="24"/>
        </w:rPr>
        <w:t></w:t>
      </w:r>
      <w:r w:rsidRPr="00F609D6">
        <w:rPr>
          <w:rFonts w:ascii="Times New Roman" w:eastAsia="MS Mincho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expression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9D4BFB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taining</w:t>
      </w:r>
      <w:proofErr w:type="gramEnd"/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o detect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D4</w:t>
      </w:r>
      <w:r w:rsidRPr="001F606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D25</w:t>
      </w:r>
      <w:r w:rsidRPr="00FF5D31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1F606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reg cells 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in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ymus f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rom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BC536F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Cre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mic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8B3CBD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Numbers adjacent to outlined areas indicate the percentage of cells in each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gate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D57CB2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MS Mincho" w:hAnsi="Times New Roman" w:cs="Times New Roman"/>
          <w:sz w:val="24"/>
          <w:szCs w:val="24"/>
        </w:rPr>
        <w:t>Intracellular</w:t>
      </w:r>
      <w:r w:rsidRPr="00C00B02">
        <w:rPr>
          <w:rFonts w:ascii="Times New Roman" w:eastAsia="MS Mincho" w:hAnsi="Times New Roman" w:cs="Times New Roman"/>
          <w:sz w:val="24"/>
          <w:szCs w:val="24"/>
        </w:rPr>
        <w:t xml:space="preserve"> staining of TCRβ on gated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C00B02">
        <w:rPr>
          <w:rFonts w:ascii="Times New Roman" w:eastAsia="MS Mincho" w:hAnsi="Times New Roman" w:cs="Times New Roman"/>
          <w:sz w:val="24"/>
          <w:szCs w:val="24"/>
        </w:rPr>
        <w:t>CD4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SP CD24</w:t>
      </w:r>
      <w:r w:rsidRPr="000F2362">
        <w:rPr>
          <w:rFonts w:ascii="Times New Roman" w:eastAsia="MS Mincho" w:hAnsi="Times New Roman" w:cs="Times New Roman"/>
          <w:sz w:val="24"/>
          <w:szCs w:val="24"/>
          <w:vertAlign w:val="superscript"/>
        </w:rPr>
        <w:t>-</w:t>
      </w:r>
      <w:r w:rsidRPr="00C00B02">
        <w:rPr>
          <w:rFonts w:ascii="Times New Roman" w:eastAsia="MS Mincho" w:hAnsi="Times New Roman" w:cs="Times New Roman"/>
          <w:sz w:val="24"/>
          <w:szCs w:val="24"/>
        </w:rPr>
        <w:t xml:space="preserve"> or CD</w:t>
      </w:r>
      <w:r>
        <w:rPr>
          <w:rFonts w:ascii="Times New Roman" w:eastAsia="MS Mincho" w:hAnsi="Times New Roman" w:cs="Times New Roman"/>
          <w:sz w:val="24"/>
          <w:szCs w:val="24"/>
        </w:rPr>
        <w:t>8 SP CD24</w:t>
      </w:r>
      <w:r w:rsidRPr="000F2362">
        <w:rPr>
          <w:rFonts w:ascii="Times New Roman" w:eastAsia="MS Mincho" w:hAnsi="Times New Roman" w:cs="Times New Roman"/>
          <w:sz w:val="24"/>
          <w:szCs w:val="24"/>
          <w:vertAlign w:val="superscript"/>
        </w:rPr>
        <w:t>-</w:t>
      </w:r>
      <w:r w:rsidRPr="00C00B02"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C00B02">
        <w:rPr>
          <w:rFonts w:ascii="Times New Roman" w:eastAsia="MS Mincho" w:hAnsi="Times New Roman" w:cs="Times New Roman" w:hint="eastAsia"/>
          <w:sz w:val="24"/>
          <w:szCs w:val="24"/>
        </w:rPr>
        <w:t>thymocytes</w:t>
      </w:r>
      <w:r w:rsidRPr="00C00B02">
        <w:rPr>
          <w:rFonts w:ascii="Times New Roman" w:eastAsia="MS Mincho" w:hAnsi="Times New Roman" w:cs="Times New Roman"/>
          <w:sz w:val="24"/>
          <w:szCs w:val="24"/>
        </w:rPr>
        <w:t>.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DD03AC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263FB0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DD03AC">
        <w:rPr>
          <w:rFonts w:ascii="Times New Roman" w:eastAsia="MS Mincho" w:hAnsi="Times New Roman" w:cs="Times New Roman"/>
          <w:sz w:val="24"/>
          <w:szCs w:val="24"/>
        </w:rPr>
        <w:t>Flow cytometr</w:t>
      </w:r>
      <w:r>
        <w:rPr>
          <w:rFonts w:ascii="Times New Roman" w:eastAsia="MS Mincho" w:hAnsi="Times New Roman" w:cs="Times New Roman"/>
          <w:sz w:val="24"/>
          <w:szCs w:val="24"/>
        </w:rPr>
        <w:t>y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analysis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(</w:t>
      </w:r>
      <w:r>
        <w:rPr>
          <w:rFonts w:ascii="Times New Roman" w:eastAsia="MS Mincho" w:hAnsi="Times New Roman" w:cs="Times New Roman"/>
          <w:b/>
          <w:bCs/>
          <w:sz w:val="24"/>
          <w:szCs w:val="24"/>
        </w:rPr>
        <w:t>c</w:t>
      </w:r>
      <w:r>
        <w:rPr>
          <w:rFonts w:ascii="Times New Roman" w:eastAsia="MS Mincho" w:hAnsi="Times New Roman" w:cs="Times New Roman"/>
          <w:sz w:val="24"/>
          <w:szCs w:val="24"/>
        </w:rPr>
        <w:t>) and cellularity (</w:t>
      </w:r>
      <w:r w:rsidRPr="00F609D6">
        <w:rPr>
          <w:rFonts w:ascii="Times New Roman" w:eastAsia="MS Mincho" w:hAnsi="Times New Roman" w:cs="Times New Roman"/>
          <w:b/>
          <w:bCs/>
          <w:sz w:val="24"/>
          <w:szCs w:val="24"/>
        </w:rPr>
        <w:t>d</w:t>
      </w:r>
      <w:r>
        <w:rPr>
          <w:rFonts w:ascii="Times New Roman" w:eastAsia="MS Mincho" w:hAnsi="Times New Roman" w:cs="Times New Roman"/>
          <w:sz w:val="24"/>
          <w:szCs w:val="24"/>
        </w:rPr>
        <w:t>)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of thymocytes from bone marrow chimeras, assessed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DD03AC">
        <w:rPr>
          <w:rFonts w:ascii="Times New Roman" w:eastAsia="MS Mincho" w:hAnsi="Times New Roman" w:cs="Times New Roman"/>
          <w:sz w:val="24"/>
          <w:szCs w:val="24"/>
        </w:rPr>
        <w:t>for expression of CD4 and CD8 (right) after gating on CD45.1 or CD45.2 (left). Numbers adjacent to outlined areas indicate percent</w:t>
      </w:r>
      <w:r>
        <w:rPr>
          <w:rFonts w:ascii="Times New Roman" w:eastAsia="MS Mincho" w:hAnsi="Times New Roman" w:cs="Times New Roman"/>
          <w:sz w:val="24"/>
          <w:szCs w:val="24"/>
        </w:rPr>
        <w:t xml:space="preserve">age of </w:t>
      </w:r>
      <w:r w:rsidRPr="00DD03AC">
        <w:rPr>
          <w:rFonts w:ascii="Times New Roman" w:eastAsia="MS Mincho" w:hAnsi="Times New Roman" w:cs="Times New Roman"/>
          <w:sz w:val="24"/>
          <w:szCs w:val="24"/>
        </w:rPr>
        <w:t>cells in each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gate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biological replicat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</w:p>
    <w:p w14:paraId="64377BAD" w14:textId="77777777" w:rsidR="00DC0B12" w:rsidRDefault="00DC0B12" w:rsidP="00DC0B12">
      <w:pPr>
        <w:widowControl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F908679" w14:textId="77777777" w:rsidR="00DC0B12" w:rsidRDefault="00DC0B12" w:rsidP="00DC0B12">
      <w:pPr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3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Virma</w:t>
      </w:r>
      <w:proofErr w:type="spellEnd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expression is essential for m</w:t>
      </w:r>
      <w:r w:rsidRPr="0082360B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 modification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, b,</w:t>
      </w:r>
      <w:r w:rsidRPr="00A1746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Percentage of the different congenic marked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ematopoetic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D45</w:t>
      </w:r>
      <w:r w:rsidRPr="007E4F7E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s </w:t>
      </w:r>
      <w:r>
        <w:rPr>
          <w:rFonts w:ascii="Times New Roman" w:eastAsia="MS Mincho" w:hAnsi="Times New Roman" w:cs="Times New Roman"/>
          <w:sz w:val="24"/>
          <w:szCs w:val="24"/>
        </w:rPr>
        <w:t>(</w:t>
      </w:r>
      <w:r w:rsidRPr="000B26BF">
        <w:rPr>
          <w:rFonts w:ascii="Times New Roman" w:eastAsia="MS Mincho" w:hAnsi="Times New Roman" w:cs="Times New Roman"/>
          <w:b/>
          <w:sz w:val="24"/>
          <w:szCs w:val="24"/>
        </w:rPr>
        <w:t>a</w:t>
      </w:r>
      <w:r>
        <w:rPr>
          <w:rFonts w:ascii="Times New Roman" w:eastAsia="MS Mincho" w:hAnsi="Times New Roman" w:cs="Times New Roman"/>
          <w:sz w:val="24"/>
          <w:szCs w:val="24"/>
        </w:rPr>
        <w:t>)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f</w:t>
      </w:r>
      <w:r w:rsidRPr="00DD03AC">
        <w:rPr>
          <w:rFonts w:ascii="Times New Roman" w:eastAsia="MS Mincho" w:hAnsi="Times New Roman" w:cs="Times New Roman"/>
          <w:sz w:val="24"/>
          <w:szCs w:val="24"/>
        </w:rPr>
        <w:t>low cytometr</w:t>
      </w:r>
      <w:r>
        <w:rPr>
          <w:rFonts w:ascii="Times New Roman" w:eastAsia="MS Mincho" w:hAnsi="Times New Roman" w:cs="Times New Roman"/>
          <w:sz w:val="24"/>
          <w:szCs w:val="24"/>
        </w:rPr>
        <w:t>y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analysis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of </w:t>
      </w:r>
      <w:r>
        <w:rPr>
          <w:rFonts w:ascii="Times New Roman" w:eastAsia="MS Mincho" w:hAnsi="Times New Roman" w:cs="Times New Roman"/>
          <w:sz w:val="24"/>
          <w:szCs w:val="24"/>
        </w:rPr>
        <w:t>splenocyte</w:t>
      </w:r>
      <w:r w:rsidRPr="00DD03AC">
        <w:rPr>
          <w:rFonts w:ascii="Times New Roman" w:eastAsia="MS Mincho" w:hAnsi="Times New Roman" w:cs="Times New Roman"/>
          <w:sz w:val="24"/>
          <w:szCs w:val="24"/>
        </w:rPr>
        <w:t>s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(</w:t>
      </w:r>
      <w:r w:rsidRPr="000B26BF">
        <w:rPr>
          <w:rFonts w:ascii="Times New Roman" w:eastAsia="MS Mincho" w:hAnsi="Times New Roman" w:cs="Times New Roman"/>
          <w:b/>
          <w:sz w:val="24"/>
          <w:szCs w:val="24"/>
        </w:rPr>
        <w:t>b</w:t>
      </w:r>
      <w:r>
        <w:rPr>
          <w:rFonts w:ascii="Times New Roman" w:eastAsia="MS Mincho" w:hAnsi="Times New Roman" w:cs="Times New Roman"/>
          <w:sz w:val="24"/>
          <w:szCs w:val="24"/>
        </w:rPr>
        <w:t>)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from </w:t>
      </w:r>
      <w:r w:rsidRPr="000A2F52">
        <w:rPr>
          <w:rFonts w:ascii="Times New Roman" w:eastAsia="MS Mincho" w:hAnsi="Times New Roman" w:cs="Times New Roman"/>
          <w:sz w:val="24"/>
          <w:szCs w:val="24"/>
        </w:rPr>
        <w:t xml:space="preserve">bone marrow chimeras 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</w:rPr>
        <w:t>harboring WT (CD45.1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nd </w:t>
      </w:r>
      <w:proofErr w:type="spellStart"/>
      <w:r w:rsidRPr="000A2F5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Wtap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fl</w:t>
      </w:r>
      <w:proofErr w:type="spellEnd"/>
      <w:r w:rsidRPr="000A2F5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0A2F5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fl</w:t>
      </w:r>
      <w:proofErr w:type="spellEnd"/>
      <w:r w:rsidRPr="000A2F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Pr="000A2F5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d4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</w:rPr>
        <w:t>-Cre (CD45.2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0A2F5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8F58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ematopoetic</w:t>
      </w:r>
      <w:proofErr w:type="spellEnd"/>
      <w:r w:rsidRPr="008F580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</w:t>
      </w:r>
      <w:r w:rsidRPr="00DD03AC">
        <w:rPr>
          <w:rFonts w:ascii="Times New Roman" w:eastAsia="MS Mincho" w:hAnsi="Times New Roman" w:cs="Times New Roman"/>
          <w:sz w:val="24"/>
          <w:szCs w:val="24"/>
        </w:rPr>
        <w:t>, assessed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for expression of CD4 and CD8 after </w:t>
      </w:r>
      <w:r>
        <w:rPr>
          <w:rFonts w:ascii="Times New Roman" w:eastAsia="MS Mincho" w:hAnsi="Times New Roman" w:cs="Times New Roman"/>
          <w:sz w:val="24"/>
          <w:szCs w:val="24"/>
        </w:rPr>
        <w:t>identifying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CD45.1 or CD45.2 </w:t>
      </w:r>
      <w:r>
        <w:rPr>
          <w:rFonts w:ascii="Times New Roman" w:eastAsia="MS Mincho" w:hAnsi="Times New Roman" w:cs="Times New Roman"/>
          <w:sz w:val="24"/>
          <w:szCs w:val="24"/>
        </w:rPr>
        <w:t>congenic cells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. Numbers adjacent to outlined areas indicate </w:t>
      </w:r>
      <w:r>
        <w:rPr>
          <w:rFonts w:ascii="Times New Roman" w:eastAsia="MS Mincho" w:hAnsi="Times New Roman" w:cs="Times New Roman"/>
          <w:sz w:val="24"/>
          <w:szCs w:val="24"/>
        </w:rPr>
        <w:t xml:space="preserve">the </w:t>
      </w:r>
      <w:r w:rsidRPr="00DD03AC">
        <w:rPr>
          <w:rFonts w:ascii="Times New Roman" w:eastAsia="MS Mincho" w:hAnsi="Times New Roman" w:cs="Times New Roman"/>
          <w:sz w:val="24"/>
          <w:szCs w:val="24"/>
        </w:rPr>
        <w:t>percent</w:t>
      </w:r>
      <w:r>
        <w:rPr>
          <w:rFonts w:ascii="Times New Roman" w:eastAsia="MS Mincho" w:hAnsi="Times New Roman" w:cs="Times New Roman"/>
          <w:sz w:val="24"/>
          <w:szCs w:val="24"/>
        </w:rPr>
        <w:t>ages of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cells in each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gate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biological replicat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 Surface s</w:t>
      </w:r>
      <w:r w:rsidRPr="00C21DD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aining of CD44 and CD62L on CD4</w:t>
      </w:r>
      <w:r w:rsidRPr="00735CFA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C21DD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CD8</w:t>
      </w:r>
      <w:r w:rsidRPr="00735CFA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C21DD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 after gating on CD45.1 or CD45.2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ongenic splenocytes of the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bone marrow chimeras</w:t>
      </w:r>
      <w:r w:rsidRPr="00C21DD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DD03AC">
        <w:rPr>
          <w:rFonts w:ascii="Times New Roman" w:eastAsia="MS Mincho" w:hAnsi="Times New Roman" w:cs="Times New Roman"/>
          <w:sz w:val="24"/>
          <w:szCs w:val="24"/>
        </w:rPr>
        <w:t>Numbers adjacent to outlined areas indicate percent</w:t>
      </w:r>
      <w:r>
        <w:rPr>
          <w:rFonts w:ascii="Times New Roman" w:eastAsia="MS Mincho" w:hAnsi="Times New Roman" w:cs="Times New Roman"/>
          <w:sz w:val="24"/>
          <w:szCs w:val="24"/>
        </w:rPr>
        <w:t>age of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 cells in each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gate</w:t>
      </w:r>
      <w:r w:rsidRPr="00DD03AC">
        <w:rPr>
          <w:rFonts w:ascii="Times New Roman" w:eastAsia="MS Mincho" w:hAnsi="Times New Roman" w:cs="Times New Roman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re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biological replicat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2140D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mmunoblot</w:t>
      </w:r>
      <w:proofErr w:type="gramEnd"/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alysis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Virma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protein</w:t>
      </w:r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xtracts from MEF cells showing</w:t>
      </w:r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G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pdh</w:t>
      </w:r>
      <w:proofErr w:type="spellEnd"/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s a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00504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loading control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e</w:t>
      </w:r>
      <w:r w:rsidRPr="00792752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m</w:t>
      </w:r>
      <w:r w:rsidRPr="00820465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 abundance as determined by LC/MS/MS analysis in th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igo-dT-purified mRNAs of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Virm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-depleted and Cre expressing or wildtype MEF cells</w:t>
      </w:r>
      <w:r w:rsidRPr="00EF5C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were derived from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biological replicat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.</w:t>
      </w:r>
      <w:r w:rsidRPr="0053721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taining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proofErr w:type="spellEnd"/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o identify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D4</w:t>
      </w:r>
      <w:r w:rsidRPr="001F606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D25</w:t>
      </w:r>
      <w:r w:rsidRPr="00FF5D31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oxp3</w:t>
      </w:r>
      <w:r w:rsidRPr="001F606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reg cells among</w:t>
      </w:r>
      <w:r w:rsidRPr="00CC1F3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ymocytes of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Virma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r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Virma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2134B3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</w:t>
      </w:r>
      <w:r w:rsidRPr="001C14A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r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mic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8B3CBD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Numbers adjacent to outlined areas indicate the percentag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f cells in each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gate</w:t>
      </w:r>
      <w:r w:rsidRPr="005D68A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</w:p>
    <w:p w14:paraId="268395A4" w14:textId="77777777" w:rsidR="00DC0B12" w:rsidRDefault="00DC0B12" w:rsidP="00DC0B12">
      <w:pP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</w:pPr>
    </w:p>
    <w:p w14:paraId="21108B92" w14:textId="77777777" w:rsidR="00DC0B12" w:rsidRDefault="00DC0B12" w:rsidP="00DC0B12">
      <w:pPr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4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The m</w:t>
      </w:r>
      <w:r w:rsidRPr="001142A6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 methyltransferase complex controls T cell survival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gram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proofErr w:type="gram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low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lastRenderedPageBreak/>
        <w:t>cytometry of CD4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8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784802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tained with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ti-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TAP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tibody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even days after the last gavage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hree independent experiments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low cytometry o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s from </w:t>
      </w:r>
      <w:r w:rsidRPr="00546C6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lymphoid organs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of</w:t>
      </w:r>
      <w:r w:rsidRPr="0037072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amoxifen-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avaged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Rag1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−/−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(</w:t>
      </w:r>
      <w:r w:rsidRPr="00F609D6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) or CD45.1 (</w:t>
      </w:r>
      <w:r w:rsidRPr="00F609D6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)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mice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9 days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fter transfer o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naive CD4</w:t>
      </w:r>
      <w:r w:rsidRPr="00E64CF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or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784802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assessed for expression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fter gating o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D4 and TCR</w:t>
      </w:r>
      <w:r w:rsidRPr="00DA18CA">
        <w:rPr>
          <w:rFonts w:ascii="Symbol" w:eastAsia="MS Mincho" w:hAnsi="Symbol" w:cs="Times New Roman"/>
          <w:color w:val="000000" w:themeColor="text1"/>
          <w:sz w:val="24"/>
          <w:szCs w:val="24"/>
        </w:rPr>
        <w:t></w:t>
      </w:r>
      <w:r w:rsidRPr="00594E4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in </w:t>
      </w:r>
      <w:r w:rsidRPr="00F609D6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r CD45.1 and CD45.2 in </w:t>
      </w:r>
      <w:r w:rsidRPr="00F609D6">
        <w:rPr>
          <w:rFonts w:ascii="Times New Roman" w:eastAsia="MS Mincho" w:hAnsi="Times New Roman" w:cs="Times New Roman"/>
          <w:b/>
          <w:bCs/>
          <w:color w:val="000000" w:themeColor="text1"/>
          <w:sz w:val="24"/>
          <w:szCs w:val="24"/>
        </w:rPr>
        <w:t>c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Data were derived from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two to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hree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</w:t>
      </w:r>
      <w:r w:rsidRPr="00594E4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Histogram of Ki67 expression in CD4</w:t>
      </w:r>
      <w:r w:rsidRPr="00E64CF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</w:t>
      </w:r>
      <w:r w:rsidRPr="009C357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85567F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Pr="002B238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received tamoxifen gavage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d anti-CD3 antibody injection</w:t>
      </w:r>
      <w:r w:rsidRPr="002B238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hree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 Ce</w:t>
      </w:r>
      <w:r w:rsidRPr="00D25FB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llulari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y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pLNs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822626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</w:t>
      </w:r>
      <w:r w:rsidRPr="00C44D1A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Pr="002B238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received tamoxifen gavage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d anti-CD3 antibody injection</w:t>
      </w:r>
      <w:r w:rsidRPr="002B238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ata were derived from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hree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</w:t>
      </w:r>
    </w:p>
    <w:p w14:paraId="12C73576" w14:textId="77777777" w:rsidR="00DC0B12" w:rsidRDefault="00DC0B12" w:rsidP="00DC0B12">
      <w:pPr>
        <w:widowControl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F5AA609" w14:textId="77777777" w:rsidR="00DC0B12" w:rsidRDefault="00DC0B12" w:rsidP="00DC0B12">
      <w:pPr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5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nalyzing TCR induced apoptosis</w:t>
      </w:r>
      <w:r w:rsidRPr="00E6279C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and activation markers after </w:t>
      </w:r>
      <w:proofErr w:type="spell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Virma</w:t>
      </w:r>
      <w:proofErr w:type="spellEnd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or Mettl3 deletion in CD4</w:t>
      </w:r>
      <w:r w:rsidRPr="00A17466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T cells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Pr="001142A6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</w:t>
      </w:r>
      <w:r w:rsidRPr="00542BD5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proofErr w:type="gram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low cytometry o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CD4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Virma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542BD5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tained with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ti-VIRMA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tibody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 days after the last gavage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three independent experiments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062EC0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low cytometry of CD4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Virma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tained with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nexinV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</w:t>
      </w:r>
      <w:r w:rsidRPr="004203BD">
        <w:rPr>
          <w:rFonts w:ascii="Times New Roman" w:hAnsi="Times New Roman"/>
          <w:color w:val="000000" w:themeColor="text1"/>
          <w:sz w:val="24"/>
          <w:szCs w:val="24"/>
        </w:rPr>
        <w:t xml:space="preserve">LIVE/DEAD Fixable dye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on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y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4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8E6E35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Percentage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nexinV</w:t>
      </w:r>
      <w:proofErr w:type="spellEnd"/>
      <w:r w:rsidRPr="00B20AA6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population is shown in the right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.</w:t>
      </w:r>
      <w:r w:rsidRPr="00726A78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Percentage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nexinV</w:t>
      </w:r>
      <w:proofErr w:type="spellEnd"/>
      <w:r w:rsidRPr="00B20AA6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naive CD4</w:t>
      </w:r>
      <w:r w:rsidRPr="002F30D4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 during the naive T cell culture without IL-7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t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e indicated days.</w:t>
      </w:r>
      <w:r w:rsidRPr="0088299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ata presented were derived from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 Surface staining of activation marker CD5 and CD25 in CD4</w:t>
      </w:r>
      <w:r w:rsidRPr="002F30D4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.</w:t>
      </w:r>
      <w:r w:rsidRPr="009A6A0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our biological </w:t>
      </w:r>
      <w:proofErr w:type="gramStart"/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replicate</w:t>
      </w:r>
      <w:proofErr w:type="gramEnd"/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9A6A07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r w:rsidRPr="009A6A0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urface staining of activation marker CD69 in CD4</w:t>
      </w:r>
      <w:r w:rsidRPr="002F30D4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T cells</w:t>
      </w:r>
      <w:r w:rsidRPr="009A6A0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rom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Wtap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/</w:t>
      </w:r>
      <w:proofErr w:type="spellStart"/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  <w:vertAlign w:val="superscript"/>
        </w:rPr>
        <w:t>f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l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; </w:t>
      </w:r>
      <w:r w:rsidRPr="00B34F54">
        <w:rPr>
          <w:rFonts w:ascii="Times New Roman" w:eastAsia="MS Mincho" w:hAnsi="Times New Roman" w:cs="Times New Roman" w:hint="eastAsia"/>
          <w:i/>
          <w:color w:val="000000" w:themeColor="text1"/>
          <w:sz w:val="24"/>
          <w:szCs w:val="24"/>
        </w:rPr>
        <w:t>Cd4-</w:t>
      </w:r>
      <w:r w:rsidRPr="002B0649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>Cre</w:t>
      </w:r>
      <w:r w:rsidRPr="002B0649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Rt2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hAnsi="Times New Roman" w:cs="Times New Roman"/>
          <w:color w:val="000000" w:themeColor="text1"/>
          <w:sz w:val="24"/>
          <w:szCs w:val="24"/>
        </w:rPr>
        <w:t>mi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Pr="002B238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received tamoxifen gavag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9A6A07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</w:p>
    <w:p w14:paraId="53A0B3FC" w14:textId="77777777" w:rsidR="00DC0B12" w:rsidRDefault="00DC0B12" w:rsidP="00DC0B1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725A92E" w14:textId="77777777" w:rsidR="00DC0B12" w:rsidRDefault="00DC0B12" w:rsidP="00DC0B12">
      <w:pPr>
        <w:rPr>
          <w:rFonts w:ascii="Times New Roman" w:hAnsi="Times New Roman" w:cs="Times New Roman"/>
          <w:b/>
          <w:kern w:val="0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6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depletion induces apoptosis </w:t>
      </w:r>
      <w:r w:rsidRPr="00CE1C95">
        <w:rPr>
          <w:rFonts w:ascii="Times New Roman" w:eastAsia="MS Mincho" w:hAnsi="Times New Roman" w:cs="Times New Roman"/>
          <w:b/>
          <w:i/>
          <w:color w:val="000000" w:themeColor="text1"/>
          <w:sz w:val="24"/>
          <w:szCs w:val="24"/>
        </w:rPr>
        <w:t>in vitro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1142A6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,</w:t>
      </w:r>
      <w:r w:rsidRPr="00A1746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Experimental scheme of</w:t>
      </w:r>
      <w:r w:rsidRPr="006948F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Pr="00FF085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 vitro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letion of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Wtap</w:t>
      </w:r>
      <w:proofErr w:type="spellEnd"/>
      <w:r w:rsidRPr="00FF08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induced by 4'-hydroxy-</w:t>
      </w:r>
      <w:r w:rsidRPr="00FF085E">
        <w:rPr>
          <w:rFonts w:ascii="Times New Roman" w:hAnsi="Times New Roman" w:cs="Times New Roman"/>
          <w:color w:val="000000" w:themeColor="text1"/>
          <w:sz w:val="24"/>
          <w:szCs w:val="24"/>
        </w:rPr>
        <w:t>tamoxife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KO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D4</w:t>
      </w:r>
      <w:r w:rsidRPr="00C949B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 cells.</w:t>
      </w:r>
      <w:r w:rsidRPr="00A7441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2A671C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low cytometry of </w:t>
      </w:r>
      <w:r w:rsidRPr="004239C2">
        <w:rPr>
          <w:rFonts w:ascii="Times New Roman" w:hAnsi="Times New Roman"/>
          <w:color w:val="000000" w:themeColor="text1"/>
          <w:sz w:val="24"/>
          <w:szCs w:val="24"/>
        </w:rPr>
        <w:t>CD4</w:t>
      </w:r>
      <w:r w:rsidRPr="008676D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Pr="004239C2">
        <w:rPr>
          <w:rFonts w:ascii="Times New Roman" w:hAnsi="Times New Roman"/>
          <w:color w:val="000000" w:themeColor="text1"/>
          <w:sz w:val="24"/>
          <w:szCs w:val="24"/>
        </w:rPr>
        <w:t xml:space="preserve"> T cell</w:t>
      </w:r>
      <w:r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B34F54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prepared from </w:t>
      </w:r>
      <w:r w:rsidRPr="00F52D6F">
        <w:rPr>
          <w:rFonts w:ascii="Times New Roman" w:hAnsi="Times New Roman"/>
          <w:i/>
          <w:color w:val="000000" w:themeColor="text1"/>
          <w:sz w:val="24"/>
          <w:szCs w:val="24"/>
        </w:rPr>
        <w:t>in vitro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941EF7">
        <w:rPr>
          <w:rFonts w:ascii="Times New Roman" w:hAnsi="Times New Roman" w:cs="Times New Roman"/>
          <w:color w:val="000000" w:themeColor="text1"/>
          <w:sz w:val="24"/>
          <w:szCs w:val="24"/>
        </w:rPr>
        <w:t>4’OH-</w:t>
      </w:r>
      <w:r w:rsidRPr="008748A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amoxife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8748A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ndu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ed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dele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2A671C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stained with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ti-WTAP antibody on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y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4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2A671C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Flow cytometry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of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KO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</w:rPr>
        <w:t>and control CD4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 cel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stained with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nexinV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</w:t>
      </w:r>
      <w:r w:rsidRPr="004203BD">
        <w:rPr>
          <w:rFonts w:ascii="Times New Roman" w:hAnsi="Times New Roman"/>
          <w:color w:val="000000" w:themeColor="text1"/>
          <w:sz w:val="24"/>
          <w:szCs w:val="24"/>
        </w:rPr>
        <w:t xml:space="preserve">LIVE/DEAD Fixable dye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on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y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4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8E6E35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Percentage of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nnexinV</w:t>
      </w:r>
      <w:proofErr w:type="spellEnd"/>
      <w:r w:rsidRPr="00B20AA6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cell populations is shown in the right panel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CA2E6C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easurement of m</w:t>
      </w:r>
      <w:r w:rsidRPr="00553BC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abundance on mRNAs in </w:t>
      </w:r>
      <w:r w:rsidRPr="004239C2">
        <w:rPr>
          <w:rFonts w:ascii="Times New Roman" w:hAnsi="Times New Roman"/>
          <w:color w:val="000000" w:themeColor="text1"/>
          <w:sz w:val="24"/>
          <w:szCs w:val="24"/>
        </w:rPr>
        <w:t>CD4</w:t>
      </w:r>
      <w:r w:rsidRPr="008676DA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Pr="004239C2">
        <w:rPr>
          <w:rFonts w:ascii="Times New Roman" w:hAnsi="Times New Roman"/>
          <w:color w:val="000000" w:themeColor="text1"/>
          <w:sz w:val="24"/>
          <w:szCs w:val="24"/>
        </w:rPr>
        <w:t xml:space="preserve"> T cell</w:t>
      </w:r>
      <w:r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B34F54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prepared from </w:t>
      </w:r>
      <w:r w:rsidRPr="00F52D6F">
        <w:rPr>
          <w:rFonts w:ascii="Times New Roman" w:hAnsi="Times New Roman"/>
          <w:i/>
          <w:color w:val="000000" w:themeColor="text1"/>
          <w:sz w:val="24"/>
          <w:szCs w:val="24"/>
        </w:rPr>
        <w:t>in vitro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941EF7">
        <w:rPr>
          <w:rFonts w:ascii="Times New Roman" w:hAnsi="Times New Roman" w:cs="Times New Roman"/>
          <w:color w:val="000000" w:themeColor="text1"/>
          <w:sz w:val="24"/>
          <w:szCs w:val="24"/>
        </w:rPr>
        <w:t>4’OH-</w:t>
      </w:r>
      <w:r w:rsidRPr="008748A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amoxife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8748A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nduc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ed </w:t>
      </w:r>
      <w:proofErr w:type="spellStart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deletion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re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esentative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biological replicat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s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</w:p>
    <w:p w14:paraId="5AD8335C" w14:textId="77777777" w:rsidR="00DC0B12" w:rsidRDefault="00DC0B12" w:rsidP="00DC0B12">
      <w:pPr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</w:p>
    <w:p w14:paraId="33372E9C" w14:textId="77777777" w:rsidR="00DC0B12" w:rsidRDefault="00DC0B12" w:rsidP="00DC0B12">
      <w:pPr>
        <w:rPr>
          <w:rFonts w:ascii="Times New Roman" w:hAnsi="Times New Roman" w:cs="Times New Roman"/>
          <w:kern w:val="0"/>
          <w:sz w:val="24"/>
          <w:szCs w:val="24"/>
        </w:rPr>
      </w:pP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7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Strategy and validation of the CLIP analyses. </w:t>
      </w:r>
      <w:proofErr w:type="gram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a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,</w:t>
      </w:r>
      <w:proofErr w:type="gramEnd"/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producibility of enriched peaks in m</w:t>
      </w:r>
      <w:r w:rsidRPr="003901F7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- or Ythdf2-iCLIP.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ere prepared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from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hree</w:t>
      </w:r>
      <w:r w:rsidRPr="00235CE3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biological replicate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for m</w:t>
      </w:r>
      <w:r w:rsidRPr="002910EB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-CLIP and two replicate for Ythdf2-CLIP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b,</w:t>
      </w:r>
      <w:r w:rsidRPr="00A1746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Flow chart of the CLIP analysis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c,</w:t>
      </w:r>
      <w:r w:rsidRPr="00A1746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C3324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Venn diagram showing the overlap of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m</w:t>
      </w:r>
      <w:r w:rsidRPr="00317B62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 target mRNAs</w:t>
      </w:r>
      <w:r w:rsidRPr="00C3324E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from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Yao et al.</w:t>
      </w:r>
      <w:hyperlink w:anchor="_ENREF_23" w:tooltip="Yao, 2021 #22" w:history="1"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ZYW88L0F1dGhvcj48WWVhcj4yMDIxPC9ZZWFyPjxSZWNO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</w:fldData>
          </w:fldChar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instrText xml:space="preserve"> ADDIN EN.CITE </w:instrText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ZYW88L0F1dGhvcj48WWVhcj4yMDIxPC9ZZWFyPjxSZWNO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</w:fldData>
          </w:fldChar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instrText xml:space="preserve"> ADDIN EN.CITE.DATA </w:instrText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fldChar w:fldCharType="end"/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fldChar w:fldCharType="separate"/>
        </w:r>
        <w:r w:rsidRPr="004646C6">
          <w:rPr>
            <w:rFonts w:ascii="Times New Roman" w:eastAsia="MS Mincho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23</w:t>
        </w:r>
        <w:r>
          <w:rPr>
            <w:rFonts w:ascii="Times New Roman" w:eastAsia="MS Mincho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 this study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d,</w:t>
      </w:r>
      <w:r w:rsidRPr="00A1746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276B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Integrative Genomics Viewer (IGV) tracks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of </w:t>
      </w:r>
      <w:proofErr w:type="spellStart"/>
      <w:r w:rsidRPr="00F67752"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Tnf</w:t>
      </w:r>
      <w:proofErr w:type="spellEnd"/>
      <w:r w:rsidRPr="00B276B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displaying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m</w:t>
      </w:r>
      <w:r w:rsidRPr="0059129F">
        <w:rPr>
          <w:rFonts w:ascii="Times New Roman" w:eastAsia="MS Mincho" w:hAnsi="Times New Roman" w:cs="Times New Roman"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-CLIP</w:t>
      </w:r>
      <w:r w:rsidRPr="00B276B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and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Ythdf2-CLIP</w:t>
      </w:r>
      <w:r w:rsidRPr="00B276B6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reads distributio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The read coverage is shown for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merged replicates. </w:t>
      </w:r>
      <w:r w:rsidRPr="004E604F">
        <w:rPr>
          <w:rFonts w:ascii="Times New Roman" w:hAnsi="Times New Roman" w:cs="Times New Roman"/>
          <w:kern w:val="0"/>
          <w:sz w:val="24"/>
          <w:szCs w:val="24"/>
        </w:rPr>
        <w:t xml:space="preserve">Predicted </w:t>
      </w:r>
      <w:r>
        <w:rPr>
          <w:rFonts w:ascii="Times New Roman" w:hAnsi="Times New Roman" w:cs="Times New Roman"/>
          <w:kern w:val="0"/>
          <w:sz w:val="24"/>
          <w:szCs w:val="24"/>
        </w:rPr>
        <w:t>DRACH</w:t>
      </w:r>
      <w:r w:rsidRPr="004E604F">
        <w:rPr>
          <w:rFonts w:ascii="Times New Roman" w:hAnsi="Times New Roman" w:cs="Times New Roman"/>
          <w:kern w:val="0"/>
          <w:sz w:val="24"/>
          <w:szCs w:val="24"/>
        </w:rPr>
        <w:t xml:space="preserve"> sites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in </w:t>
      </w:r>
      <w:r w:rsidRPr="008A093F">
        <w:rPr>
          <w:rFonts w:ascii="Times New Roman" w:hAnsi="Times New Roman" w:cs="Times New Roman"/>
          <w:color w:val="000000" w:themeColor="text1"/>
          <w:sz w:val="24"/>
          <w:szCs w:val="24"/>
        </w:rPr>
        <w:t>the pea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gion</w:t>
      </w:r>
      <w:r w:rsidRPr="008A09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overlaps</w:t>
      </w:r>
      <w:r w:rsidRPr="008A09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Pr="008A093F">
        <w:rPr>
          <w:rFonts w:ascii="Times New Roman" w:hAnsi="Times New Roman" w:cs="Times New Roman"/>
          <w:color w:val="000000" w:themeColor="text1"/>
          <w:sz w:val="24"/>
          <w:szCs w:val="24"/>
        </w:rPr>
        <w:t>the two CLIP experiments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E604F">
        <w:rPr>
          <w:rFonts w:ascii="Times New Roman" w:hAnsi="Times New Roman" w:cs="Times New Roman"/>
          <w:kern w:val="0"/>
          <w:sz w:val="24"/>
          <w:szCs w:val="24"/>
        </w:rPr>
        <w:t xml:space="preserve">are </w:t>
      </w:r>
      <w:r>
        <w:rPr>
          <w:rFonts w:ascii="Times New Roman" w:hAnsi="Times New Roman" w:cs="Times New Roman"/>
          <w:kern w:val="0"/>
          <w:sz w:val="24"/>
          <w:szCs w:val="24"/>
        </w:rPr>
        <w:t>mark</w:t>
      </w:r>
      <w:r w:rsidRPr="004E604F">
        <w:rPr>
          <w:rFonts w:ascii="Times New Roman" w:hAnsi="Times New Roman" w:cs="Times New Roman"/>
          <w:kern w:val="0"/>
          <w:sz w:val="24"/>
          <w:szCs w:val="24"/>
        </w:rPr>
        <w:t xml:space="preserve">ed with </w:t>
      </w:r>
      <w:r>
        <w:rPr>
          <w:rFonts w:ascii="Times New Roman" w:hAnsi="Times New Roman" w:cs="Times New Roman"/>
          <w:kern w:val="0"/>
          <w:sz w:val="24"/>
          <w:szCs w:val="24"/>
        </w:rPr>
        <w:t>red</w:t>
      </w:r>
      <w:r w:rsidRPr="004E604F">
        <w:rPr>
          <w:rFonts w:ascii="Times New Roman" w:hAnsi="Times New Roman" w:cs="Times New Roman"/>
          <w:kern w:val="0"/>
          <w:sz w:val="24"/>
          <w:szCs w:val="24"/>
        </w:rPr>
        <w:t xml:space="preserve"> arrowheads.</w:t>
      </w:r>
    </w:p>
    <w:p w14:paraId="6703D682" w14:textId="77777777" w:rsidR="00DC0B12" w:rsidRDefault="00DC0B12" w:rsidP="00DC0B12">
      <w:pPr>
        <w:rPr>
          <w:rFonts w:ascii="Times New Roman" w:eastAsia="MS Mincho" w:hAnsi="Times New Roman" w:cs="Times New Roman"/>
          <w:color w:val="000000" w:themeColor="text1"/>
          <w:sz w:val="24"/>
          <w:szCs w:val="24"/>
        </w:rPr>
      </w:pPr>
    </w:p>
    <w:p w14:paraId="5C22544A" w14:textId="19493024" w:rsidR="00634553" w:rsidRDefault="00DC0B12" w:rsidP="00DC0B12"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Extended Data Figure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8</w:t>
      </w:r>
      <w:r w:rsidRPr="003F5325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. 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Regulation of m</w:t>
      </w:r>
      <w:r w:rsidRPr="00F71951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  <w:vertAlign w:val="superscript"/>
        </w:rPr>
        <w:t>6</w:t>
      </w:r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A modified mRNAs by </w:t>
      </w:r>
      <w:proofErr w:type="spellStart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Wtap</w:t>
      </w:r>
      <w:proofErr w:type="spellEnd"/>
      <w:r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 xml:space="preserve"> deletion</w:t>
      </w:r>
      <w:r w:rsidRPr="00B34F54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.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b/>
          <w:kern w:val="0"/>
          <w:sz w:val="24"/>
          <w:szCs w:val="24"/>
        </w:rPr>
        <w:t>a,</w:t>
      </w:r>
      <w:proofErr w:type="gramEnd"/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qPCR analysis</w:t>
      </w:r>
      <w:r w:rsidRPr="000F2170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of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KO</w:t>
      </w:r>
      <w:proofErr w:type="spellEnd"/>
      <w:r w:rsidRPr="00E84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ntrol CD4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 cells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. Results are presented relative to </w:t>
      </w:r>
      <w:proofErr w:type="spellStart"/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>Ywhaz</w:t>
      </w:r>
      <w:proofErr w:type="spellEnd"/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expression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.</w:t>
      </w:r>
      <w:r w:rsidRPr="00A87CEB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Data were derived from t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.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</w:t>
      </w:r>
      <w:r w:rsidRPr="00F71951">
        <w:rPr>
          <w:rFonts w:ascii="Times New Roman" w:eastAsia="MS Mincho" w:hAnsi="Times New Roman" w:cs="Times New Roman"/>
          <w:b/>
          <w:color w:val="000000" w:themeColor="text1"/>
          <w:sz w:val="24"/>
          <w:szCs w:val="24"/>
        </w:rPr>
        <w:t>b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, mRNA decay curves of </w:t>
      </w:r>
      <w:r>
        <w:rPr>
          <w:rFonts w:ascii="Times New Roman" w:eastAsia="MS Mincho" w:hAnsi="Times New Roman" w:cs="Times New Roman"/>
          <w:i/>
          <w:color w:val="000000" w:themeColor="text1"/>
          <w:sz w:val="24"/>
          <w:szCs w:val="24"/>
        </w:rPr>
        <w:t xml:space="preserve">Tnfrsf1b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mRNA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i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KO</w:t>
      </w:r>
      <w:proofErr w:type="spellEnd"/>
      <w:r w:rsidRPr="00E84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ntrol CD4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E84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 cel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Actinomycin D to terminate transcription of newly synthesized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lastRenderedPageBreak/>
        <w:t>mRNAs.</w:t>
      </w:r>
      <w:r w:rsidRPr="00B34F54">
        <w:rPr>
          <w:rFonts w:ascii="Times New Roman" w:eastAsia="MS Mincho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Data presented were derived from 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two</w:t>
      </w:r>
      <w:r w:rsidRPr="00B34F54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 xml:space="preserve"> independent experiments.</w:t>
      </w:r>
    </w:p>
    <w:sectPr w:rsidR="006345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0B12"/>
    <w:rsid w:val="00634553"/>
    <w:rsid w:val="00DC0B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9DF873"/>
  <w15:chartTrackingRefBased/>
  <w15:docId w15:val="{05E8CC33-0D05-46B0-92C3-F5B4173D98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C0B12"/>
    <w:pPr>
      <w:widowControl w:val="0"/>
      <w:spacing w:after="0" w:line="240" w:lineRule="auto"/>
      <w:jc w:val="both"/>
    </w:pPr>
    <w:rPr>
      <w:rFonts w:eastAsiaTheme="minorEastAsia"/>
      <w:kern w:val="2"/>
      <w:sz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63</Words>
  <Characters>6631</Characters>
  <Application>Microsoft Office Word</Application>
  <DocSecurity>0</DocSecurity>
  <Lines>55</Lines>
  <Paragraphs>15</Paragraphs>
  <ScaleCrop>false</ScaleCrop>
  <Company/>
  <LinksUpToDate>false</LinksUpToDate>
  <CharactersWithSpaces>77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Editor</cp:lastModifiedBy>
  <cp:revision>1</cp:revision>
  <dcterms:created xsi:type="dcterms:W3CDTF">2021-11-16T20:24:00Z</dcterms:created>
  <dcterms:modified xsi:type="dcterms:W3CDTF">2021-11-16T20:24:00Z</dcterms:modified>
</cp:coreProperties>
</file>